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TUGAS APLIKOM</w:t>
      </w: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  <w:r>
        <w:rPr>
          <w:noProof/>
        </w:rPr>
        <w:drawing>
          <wp:inline distT="0" distB="0" distL="0" distR="0">
            <wp:extent cx="1800000" cy="1894737"/>
            <wp:effectExtent l="0" t="0" r="0" b="0"/>
            <wp:docPr id="2" name="Picture 1" descr="Image result for logo unjani 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Image result for logo unjani pn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BEBA8EAE-BF5A-486C-A8C5-ECC9F3942E4B}">
                          <a14:imgProps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>
                            <a14:imgLayer r:embed="rId9">
                              <a14:imgEffect>
                                <a14:brightnessContrast contrast="-40000"/>
                              </a14:imgEffect>
                            </a14:imgLayer>
                          </a14:imgProps>
                        </a:ex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am3d="http://schemas.microsoft.com/office/drawing/2017/model3d" xmlns:aink="http://schemas.microsoft.com/office/drawing/2016/ink" xmlns:mc="http://schemas.openxmlformats.org/markup-compatibility/2006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0000" cy="18947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DISUSUN OLEH</w:t>
      </w: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YOSEP SETIAWAN</w:t>
      </w: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NIM</w:t>
      </w: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3411201065</w:t>
      </w: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KELAS</w:t>
      </w: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C-INFORMATIKA</w:t>
      </w: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JURUSAN TEKNIK INFORMATIKA</w:t>
      </w: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FAKULTAS SAINS DAN INFORMATIKA</w:t>
      </w:r>
    </w:p>
    <w:p w:rsidR="00BF7804" w:rsidRDefault="00BF7804" w:rsidP="00BF7804">
      <w:pPr>
        <w:spacing w:line="360" w:lineRule="auto"/>
        <w:contextualSpacing/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UNIVERSITAS JENDERAL ACHMAD YANI</w:t>
      </w:r>
    </w:p>
    <w:p w:rsidR="00BF7804" w:rsidRDefault="00BF7804" w:rsidP="00BF7804">
      <w:pPr>
        <w:jc w:val="center"/>
        <w:rPr>
          <w:b/>
          <w:bCs/>
          <w:sz w:val="28"/>
          <w:szCs w:val="28"/>
        </w:rPr>
      </w:pPr>
      <w:r>
        <w:rPr>
          <w:b/>
          <w:bCs/>
          <w:sz w:val="24"/>
          <w:szCs w:val="24"/>
        </w:rPr>
        <w:t>CIMAHI 2020</w:t>
      </w:r>
    </w:p>
    <w:p w:rsidR="00086A88" w:rsidRDefault="00086A88"/>
    <w:p w:rsidR="00BF7804" w:rsidRDefault="00BF7804"/>
    <w:p w:rsidR="00BF7804" w:rsidRDefault="00BF7804" w:rsidP="00BF7804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:rsidR="00BF7804" w:rsidRPr="005D2C9C" w:rsidRDefault="00BF7804" w:rsidP="00BF7804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5D2C9C">
        <w:rPr>
          <w:rFonts w:ascii="Times New Roman" w:hAnsi="Times New Roman" w:cs="Times New Roman"/>
          <w:b/>
          <w:bCs/>
          <w:sz w:val="24"/>
          <w:szCs w:val="24"/>
        </w:rPr>
        <w:t>Kesehatan</w:t>
      </w:r>
      <w:proofErr w:type="spellEnd"/>
      <w:r w:rsidRPr="005D2C9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5D2C9C">
        <w:rPr>
          <w:rFonts w:ascii="Times New Roman" w:hAnsi="Times New Roman" w:cs="Times New Roman"/>
          <w:b/>
          <w:bCs/>
          <w:sz w:val="24"/>
          <w:szCs w:val="24"/>
        </w:rPr>
        <w:t>dan</w:t>
      </w:r>
      <w:proofErr w:type="spellEnd"/>
      <w:r w:rsidRPr="005D2C9C">
        <w:rPr>
          <w:rFonts w:ascii="Times New Roman" w:hAnsi="Times New Roman" w:cs="Times New Roman"/>
          <w:b/>
          <w:bCs/>
          <w:sz w:val="24"/>
          <w:szCs w:val="24"/>
        </w:rPr>
        <w:t xml:space="preserve"> COVID-19</w:t>
      </w:r>
    </w:p>
    <w:p w:rsidR="00BF7804" w:rsidRDefault="00BF7804" w:rsidP="00BF7804">
      <w:pPr>
        <w:jc w:val="center"/>
      </w:pPr>
    </w:p>
    <w:p w:rsidR="00BF7804" w:rsidRPr="005D2C9C" w:rsidRDefault="00BF7804" w:rsidP="00BF7804">
      <w:pPr>
        <w:jc w:val="both"/>
        <w:rPr>
          <w:rFonts w:ascii="Arial Narrow" w:hAnsi="Arial Narrow" w:cs="Times New Roman"/>
          <w:sz w:val="20"/>
          <w:szCs w:val="20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proofErr w:type="gram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Sehat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merupakan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suatu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kondisi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yang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ingin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dimiliki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oleh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setiap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individunya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.</w:t>
      </w:r>
      <w:proofErr w:type="gram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proofErr w:type="gram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Sehat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tidak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hanya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dalam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keadaan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fisik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namun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juga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sehat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secara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mental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dan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sehat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secara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sosial</w:t>
      </w:r>
      <w:proofErr w:type="spell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.</w:t>
      </w:r>
      <w:proofErr w:type="gramEnd"/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t> </w:t>
      </w:r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fldChar w:fldCharType="begin" w:fldLock="1"/>
      </w:r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instrText>ADDIN CSL_CITATION {"citationItems":[{"id":"ITEM-1","itemData":{"author":[{"dropping-particle":"","family":"Adliyani","given":"Zaraz Obella Nur","non-dropping-particle":"","parse-names":false,"suffix":""}],"container-title":"Jurnal Perilaku Kesehatan","id":"ITEM-1","issued":{"date-parts":[["2015"]]},"page":"109","title":"PENGARUH PERILAKU INDIVIDU TERHADAP HIDUP SEHAT","type":"article-journal","volume":"4"},"uris":["http://www.mendeley.com/documents/?uuid=a1785098-15c4-4a8c-b8bc-a52f1e376148"]}],"mendeley":{"formattedCitation":"(Adliyani 2015)","plainTextFormattedCitation":"(Adliyani 2015)","previouslyFormattedCitation":"(Adliyani 2015)"},"properties":{"noteIndex":0},"schema":"https://github.com/citation-style-language/schema/raw/master/csl-citation.json"}</w:instrText>
      </w:r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fldChar w:fldCharType="separate"/>
      </w:r>
      <w:r w:rsidRPr="005D2C9C">
        <w:rPr>
          <w:rFonts w:ascii="Arial Narrow" w:hAnsi="Arial Narrow" w:cs="Times New Roman"/>
          <w:noProof/>
          <w:sz w:val="20"/>
          <w:szCs w:val="20"/>
          <w:shd w:val="clear" w:color="auto" w:fill="FFFFFF"/>
        </w:rPr>
        <w:t>(</w:t>
      </w:r>
      <w:proofErr w:type="spellStart"/>
      <w:r w:rsidRPr="005D2C9C">
        <w:rPr>
          <w:rFonts w:ascii="Arial Narrow" w:hAnsi="Arial Narrow" w:cs="Times New Roman"/>
          <w:noProof/>
          <w:sz w:val="20"/>
          <w:szCs w:val="20"/>
          <w:shd w:val="clear" w:color="auto" w:fill="FFFFFF"/>
        </w:rPr>
        <w:t>Adliyani</w:t>
      </w:r>
      <w:proofErr w:type="spellEnd"/>
      <w:r w:rsidRPr="005D2C9C">
        <w:rPr>
          <w:rFonts w:ascii="Arial Narrow" w:hAnsi="Arial Narrow" w:cs="Times New Roman"/>
          <w:noProof/>
          <w:sz w:val="20"/>
          <w:szCs w:val="20"/>
          <w:shd w:val="clear" w:color="auto" w:fill="FFFFFF"/>
        </w:rPr>
        <w:t xml:space="preserve"> 2015)</w:t>
      </w:r>
      <w:r w:rsidRPr="005D2C9C">
        <w:rPr>
          <w:rFonts w:ascii="Arial Narrow" w:hAnsi="Arial Narrow" w:cs="Times New Roman"/>
          <w:sz w:val="20"/>
          <w:szCs w:val="20"/>
          <w:shd w:val="clear" w:color="auto" w:fill="FFFFFF"/>
        </w:rPr>
        <w:fldChar w:fldCharType="end"/>
      </w:r>
    </w:p>
    <w:p w:rsidR="00BF7804" w:rsidRPr="005D2C9C" w:rsidRDefault="00BF7804" w:rsidP="00BF7804">
      <w:pPr>
        <w:jc w:val="both"/>
        <w:rPr>
          <w:rFonts w:ascii="Arial Narrow" w:hAnsi="Arial Narrow" w:cs="Times New Roman"/>
          <w:sz w:val="20"/>
          <w:szCs w:val="20"/>
        </w:rPr>
      </w:pPr>
      <w:r w:rsidRPr="005D2C9C">
        <w:rPr>
          <w:rFonts w:ascii="Arial Narrow" w:hAnsi="Arial Narrow" w:cs="Times New Roman"/>
          <w:sz w:val="20"/>
          <w:szCs w:val="20"/>
        </w:rPr>
        <w:tab/>
      </w:r>
      <w:proofErr w:type="spellStart"/>
      <w:proofErr w:type="gramStart"/>
      <w:r w:rsidRPr="005D2C9C">
        <w:rPr>
          <w:rFonts w:ascii="Arial Narrow" w:hAnsi="Arial Narrow" w:cs="Times New Roman"/>
          <w:sz w:val="20"/>
          <w:szCs w:val="20"/>
        </w:rPr>
        <w:t>Kesehat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itu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ahal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hargany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hinggatida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orangpu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ingi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aki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>.</w:t>
      </w:r>
      <w:proofErr w:type="gram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etapi,seringkal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nyakitdatang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engantiba-tib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hany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aren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anusi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lala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njagakesehat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>.</w:t>
      </w:r>
      <w:r w:rsidRPr="005D2C9C">
        <w:rPr>
          <w:rFonts w:ascii="Arial Narrow" w:hAnsi="Arial Narrow" w:cs="Times New Roman"/>
          <w:sz w:val="20"/>
          <w:szCs w:val="20"/>
        </w:rPr>
        <w:fldChar w:fldCharType="begin" w:fldLock="1"/>
      </w:r>
      <w:r w:rsidRPr="005D2C9C">
        <w:rPr>
          <w:rFonts w:ascii="Arial Narrow" w:hAnsi="Arial Narrow" w:cs="Times New Roman"/>
          <w:sz w:val="20"/>
          <w:szCs w:val="20"/>
        </w:rPr>
        <w:instrText>ADDIN CSL_CITATION {"citationItems":[{"id":"ITEM-1","itemData":{"author":[{"dropping-particle":"","family":"Suharjana","given":"","non-dropping-particle":"","parse-names":false,"suffix":""}],"container-title":"pendidikan karakter","id":"ITEM-1","issued":{"date-parts":[["2012"]]},"page":"190","title":"KEBIASAAN BERPERILAKU HIDUP SEHAT DAN NILAI-NILAI PENDIDIKAN KARAKTER","type":"article-journal","volume":"II"},"uris":["http://www.mendeley.com/documents/?uuid=d131e14f-94cd-47ff-a4b2-d267b509c045"]}],"mendeley":{"formattedCitation":"(Suharjana 2012)","plainTextFormattedCitation":"(Suharjana 2012)","previouslyFormattedCitation":"(Suharjana 2012)"},"properties":{"noteIndex":0},"schema":"https://github.com/citation-style-language/schema/raw/master/csl-citation.json"}</w:instrText>
      </w:r>
      <w:r w:rsidRPr="005D2C9C">
        <w:rPr>
          <w:rFonts w:ascii="Arial Narrow" w:hAnsi="Arial Narrow" w:cs="Times New Roman"/>
          <w:sz w:val="20"/>
          <w:szCs w:val="20"/>
        </w:rPr>
        <w:fldChar w:fldCharType="separate"/>
      </w:r>
      <w:r w:rsidRPr="005D2C9C">
        <w:rPr>
          <w:rFonts w:ascii="Arial Narrow" w:hAnsi="Arial Narrow" w:cs="Times New Roman"/>
          <w:noProof/>
          <w:sz w:val="20"/>
          <w:szCs w:val="20"/>
        </w:rPr>
        <w:t>(</w:t>
      </w:r>
      <w:proofErr w:type="spellStart"/>
      <w:r w:rsidRPr="005D2C9C">
        <w:rPr>
          <w:rFonts w:ascii="Arial Narrow" w:hAnsi="Arial Narrow" w:cs="Times New Roman"/>
          <w:noProof/>
          <w:sz w:val="20"/>
          <w:szCs w:val="20"/>
        </w:rPr>
        <w:t>Suharjana</w:t>
      </w:r>
      <w:proofErr w:type="spellEnd"/>
      <w:r w:rsidRPr="005D2C9C">
        <w:rPr>
          <w:rFonts w:ascii="Arial Narrow" w:hAnsi="Arial Narrow" w:cs="Times New Roman"/>
          <w:noProof/>
          <w:sz w:val="20"/>
          <w:szCs w:val="20"/>
        </w:rPr>
        <w:t xml:space="preserve"> 2012)</w:t>
      </w:r>
      <w:r w:rsidRPr="005D2C9C">
        <w:rPr>
          <w:rFonts w:ascii="Arial Narrow" w:hAnsi="Arial Narrow" w:cs="Times New Roman"/>
          <w:sz w:val="20"/>
          <w:szCs w:val="20"/>
        </w:rPr>
        <w:fldChar w:fldCharType="end"/>
      </w:r>
    </w:p>
    <w:p w:rsidR="00BF7804" w:rsidRPr="005D2C9C" w:rsidRDefault="00BF7804" w:rsidP="00BF7804">
      <w:pPr>
        <w:jc w:val="both"/>
        <w:rPr>
          <w:rFonts w:ascii="Arial Narrow" w:hAnsi="Arial Narrow" w:cs="Times New Roman"/>
          <w:sz w:val="20"/>
          <w:szCs w:val="20"/>
        </w:rPr>
      </w:pPr>
      <w:r w:rsidRPr="005D2C9C">
        <w:rPr>
          <w:rFonts w:ascii="Arial Narrow" w:hAnsi="Arial Narrow" w:cs="Times New Roman"/>
          <w:sz w:val="20"/>
          <w:szCs w:val="20"/>
        </w:rPr>
        <w:tab/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ala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atu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mpa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berhasil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mbangun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sehat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adala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erjadiny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angk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lahir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angk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sakit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angk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mati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rt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ningkat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angk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harap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hidup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ndudu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Indonesia.</w:t>
      </w:r>
      <w:r w:rsidRPr="005D2C9C">
        <w:rPr>
          <w:rFonts w:ascii="Arial Narrow" w:hAnsi="Arial Narrow" w:cs="Times New Roman"/>
          <w:sz w:val="20"/>
          <w:szCs w:val="20"/>
        </w:rPr>
        <w:fldChar w:fldCharType="begin" w:fldLock="1"/>
      </w:r>
      <w:r w:rsidRPr="005D2C9C">
        <w:rPr>
          <w:rFonts w:ascii="Arial Narrow" w:hAnsi="Arial Narrow" w:cs="Times New Roman"/>
          <w:sz w:val="20"/>
          <w:szCs w:val="20"/>
        </w:rPr>
        <w:instrText>ADDIN CSL_CITATION {"citationItems":[{"id":"ITEM-1","itemData":{"author":[{"dropping-particle":"","family":"Utami","given":"Reiza Suzan","non-dropping-particle":"","parse-names":false,"suffix":""}],"container-title":"Jurnal Kesejahteraan Keluarga dan Pendidikan","id":"ITEM-1","issued":{"date-parts":[["2009"]]},"page":"61","title":"Perilaku Hidup Sehat dan Status Kesehatan Fisik","type":"article-journal","volume":"1"},"uris":["http://www.mendeley.com/documents/?uuid=e32b6061-4c25-4bdf-a17f-fa7bc663023a"]}],"mendeley":{"formattedCitation":"(Utami 2009)","plainTextFormattedCitation":"(Utami 2009)","previouslyFormattedCitation":"(Utami 2009)"},"properties":{"noteIndex":0},"schema":"https://github.com/citation-style-language/schema/raw/master/csl-citation.json"}</w:instrText>
      </w:r>
      <w:r w:rsidRPr="005D2C9C">
        <w:rPr>
          <w:rFonts w:ascii="Arial Narrow" w:hAnsi="Arial Narrow" w:cs="Times New Roman"/>
          <w:sz w:val="20"/>
          <w:szCs w:val="20"/>
        </w:rPr>
        <w:fldChar w:fldCharType="separate"/>
      </w:r>
      <w:r w:rsidRPr="005D2C9C">
        <w:rPr>
          <w:rFonts w:ascii="Arial Narrow" w:hAnsi="Arial Narrow" w:cs="Times New Roman"/>
          <w:noProof/>
          <w:sz w:val="20"/>
          <w:szCs w:val="20"/>
        </w:rPr>
        <w:t>(</w:t>
      </w:r>
      <w:proofErr w:type="spellStart"/>
      <w:r w:rsidRPr="005D2C9C">
        <w:rPr>
          <w:rFonts w:ascii="Arial Narrow" w:hAnsi="Arial Narrow" w:cs="Times New Roman"/>
          <w:noProof/>
          <w:sz w:val="20"/>
          <w:szCs w:val="20"/>
        </w:rPr>
        <w:t>Utami</w:t>
      </w:r>
      <w:proofErr w:type="spellEnd"/>
      <w:r w:rsidRPr="005D2C9C">
        <w:rPr>
          <w:rFonts w:ascii="Arial Narrow" w:hAnsi="Arial Narrow" w:cs="Times New Roman"/>
          <w:noProof/>
          <w:sz w:val="20"/>
          <w:szCs w:val="20"/>
        </w:rPr>
        <w:t xml:space="preserve"> 2009)</w:t>
      </w:r>
      <w:r w:rsidRPr="005D2C9C">
        <w:rPr>
          <w:rFonts w:ascii="Arial Narrow" w:hAnsi="Arial Narrow" w:cs="Times New Roman"/>
          <w:sz w:val="20"/>
          <w:szCs w:val="20"/>
        </w:rPr>
        <w:fldChar w:fldCharType="end"/>
      </w:r>
    </w:p>
    <w:p w:rsidR="00BF7804" w:rsidRPr="005D2C9C" w:rsidRDefault="00BF7804" w:rsidP="00BF7804">
      <w:pPr>
        <w:jc w:val="both"/>
        <w:rPr>
          <w:rFonts w:ascii="Arial Narrow" w:hAnsi="Arial Narrow" w:cs="Times New Roman"/>
          <w:sz w:val="20"/>
          <w:szCs w:val="20"/>
        </w:rPr>
      </w:pPr>
      <w:r w:rsidRPr="005D2C9C">
        <w:rPr>
          <w:rFonts w:ascii="Arial Narrow" w:hAnsi="Arial Narrow" w:cs="Times New Roman"/>
          <w:sz w:val="20"/>
          <w:szCs w:val="20"/>
        </w:rPr>
        <w:tab/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sehat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mental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rupa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bua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ondis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iman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individu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erbebas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r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gal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bentu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gejala-gejal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ganggu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mental.</w:t>
      </w:r>
      <w:r w:rsidRPr="005D2C9C">
        <w:rPr>
          <w:rFonts w:ascii="Arial Narrow" w:hAnsi="Arial Narrow" w:cs="Times New Roman"/>
          <w:sz w:val="20"/>
          <w:szCs w:val="20"/>
        </w:rPr>
        <w:fldChar w:fldCharType="begin" w:fldLock="1"/>
      </w:r>
      <w:r w:rsidRPr="005D2C9C">
        <w:rPr>
          <w:rFonts w:ascii="Arial Narrow" w:hAnsi="Arial Narrow" w:cs="Times New Roman"/>
          <w:sz w:val="20"/>
          <w:szCs w:val="20"/>
        </w:rPr>
        <w:instrText>ADDIN CSL_CITATION {"citationItems":[{"id":"ITEM-1","itemData":{"author":[{"dropping-particle":"","family":"Adisty Wismani Putri, Budhi Wibhawa","given":"&amp; Arie Surya Gutama","non-dropping-particle":"","parse-names":false,"suffix":""}],"container-title":"Jurnal Kesehatan Mental Masyarakat","id":"ITEM-1","issued":{"date-parts":[["2015"]]},"page":"252","title":"KESEHATAN MENTAL MASYARAKAT INDONESIA (PENGETAHUAN, DAN KETERBUKAAN MASYARAKAT TERHADAP GANGGUAN KESEHATAN MENTAL)","type":"article-journal","volume":"2"},"uris":["http://www.mendeley.com/documents/?uuid=5db7db84-f241-4625-a920-bfb626682977"]}],"mendeley":{"formattedCitation":"(Adisty Wismani Putri, Budhi Wibhawa 2015)","plainTextFormattedCitation":"(Adisty Wismani Putri, Budhi Wibhawa 2015)","previouslyFormattedCitation":"(Adisty Wismani Putri, Budhi Wibhawa 2015)"},"properties":{"noteIndex":0},"schema":"https://github.com/citation-style-language/schema/raw/master/csl-citation.json"}</w:instrText>
      </w:r>
      <w:r w:rsidRPr="005D2C9C">
        <w:rPr>
          <w:rFonts w:ascii="Arial Narrow" w:hAnsi="Arial Narrow" w:cs="Times New Roman"/>
          <w:sz w:val="20"/>
          <w:szCs w:val="20"/>
        </w:rPr>
        <w:fldChar w:fldCharType="separate"/>
      </w:r>
      <w:r w:rsidRPr="005D2C9C">
        <w:rPr>
          <w:rFonts w:ascii="Arial Narrow" w:hAnsi="Arial Narrow" w:cs="Times New Roman"/>
          <w:noProof/>
          <w:sz w:val="20"/>
          <w:szCs w:val="20"/>
        </w:rPr>
        <w:t>(</w:t>
      </w:r>
      <w:proofErr w:type="spellStart"/>
      <w:r w:rsidRPr="005D2C9C">
        <w:rPr>
          <w:rFonts w:ascii="Arial Narrow" w:hAnsi="Arial Narrow" w:cs="Times New Roman"/>
          <w:noProof/>
          <w:sz w:val="20"/>
          <w:szCs w:val="20"/>
        </w:rPr>
        <w:t>Adisty</w:t>
      </w:r>
      <w:proofErr w:type="spellEnd"/>
      <w:r w:rsidRPr="005D2C9C">
        <w:rPr>
          <w:rFonts w:ascii="Arial Narrow" w:hAnsi="Arial Narrow" w:cs="Times New Roman"/>
          <w:noProof/>
          <w:sz w:val="20"/>
          <w:szCs w:val="20"/>
        </w:rPr>
        <w:t xml:space="preserve"> Wismani Putri, Budhi Wibhawa 2015)</w:t>
      </w:r>
      <w:r w:rsidRPr="005D2C9C">
        <w:rPr>
          <w:rFonts w:ascii="Arial Narrow" w:hAnsi="Arial Narrow" w:cs="Times New Roman"/>
          <w:sz w:val="20"/>
          <w:szCs w:val="20"/>
        </w:rPr>
        <w:fldChar w:fldCharType="end"/>
      </w:r>
    </w:p>
    <w:p w:rsidR="00BF7804" w:rsidRPr="005D2C9C" w:rsidRDefault="00BF7804" w:rsidP="00BF7804">
      <w:pPr>
        <w:jc w:val="both"/>
        <w:rPr>
          <w:rFonts w:ascii="Arial Narrow" w:hAnsi="Arial Narrow" w:cs="Times New Roman"/>
          <w:sz w:val="20"/>
          <w:szCs w:val="20"/>
        </w:rPr>
      </w:pPr>
      <w:r w:rsidRPr="005D2C9C">
        <w:rPr>
          <w:rFonts w:ascii="Arial Narrow" w:hAnsi="Arial Narrow" w:cs="Times New Roman"/>
          <w:sz w:val="20"/>
          <w:szCs w:val="20"/>
        </w:rPr>
        <w:tab/>
      </w:r>
      <w:proofErr w:type="gramStart"/>
      <w:r w:rsidRPr="005D2C9C">
        <w:rPr>
          <w:rFonts w:ascii="Arial Narrow" w:hAnsi="Arial Narrow" w:cs="Times New Roman"/>
          <w:sz w:val="20"/>
          <w:szCs w:val="20"/>
        </w:rPr>
        <w:t>IPM (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Indeks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Pembangunan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anusi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) Indonesia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asi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renda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ala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atu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faktorny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adala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ingk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sehat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>.</w:t>
      </w:r>
      <w:proofErr w:type="gram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iperlu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upay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mbiasa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rilaku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hidup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h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berup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rilaku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ida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roko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ol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a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h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olahrag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eratur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pad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asyarak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mu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golong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>.</w:t>
      </w:r>
      <w:r w:rsidRPr="005D2C9C">
        <w:rPr>
          <w:rFonts w:ascii="Arial Narrow" w:hAnsi="Arial Narrow" w:cs="Times New Roman"/>
          <w:sz w:val="20"/>
          <w:szCs w:val="20"/>
        </w:rPr>
        <w:fldChar w:fldCharType="begin" w:fldLock="1"/>
      </w:r>
      <w:r w:rsidRPr="005D2C9C">
        <w:rPr>
          <w:rFonts w:ascii="Arial Narrow" w:hAnsi="Arial Narrow" w:cs="Times New Roman"/>
          <w:sz w:val="20"/>
          <w:szCs w:val="20"/>
        </w:rPr>
        <w:instrText>ADDIN CSL_CITATION {"citationItems":[{"id":"ITEM-1","itemData":{"author":[{"dropping-particle":"","family":"Kurniantyo","given":"Firmianus Ganang Yudha","non-dropping-particle":"","parse-names":false,"suffix":""}],"container-title":"Jurnal Pendidikan Jasmani Olahraga Kesehatan dan Rekreasi","id":"ITEM-1","issued":{"date-parts":[["2015"]]},"page":"1832","title":"HUBUNGAN ANTARA FASILITAS DAN KBM OLAHRAGA DENGAN PERILAKU HIDUP SEHAT MAHASISWA FKIP UNIVERSITAS KRISTEN SATYA WACANA SALATIGA","type":"article-journal","volume":"4"},"uris":["http://www.mendeley.com/documents/?uuid=d3a66a36-ea76-4279-9a3f-aa0645c2bf12"]}],"mendeley":{"formattedCitation":"(Kurniantyo 2015)","plainTextFormattedCitation":"(Kurniantyo 2015)","previouslyFormattedCitation":"(Kurniantyo 2015)"},"properties":{"noteIndex":0},"schema":"https://github.com/citation-style-language/schema/raw/master/csl-citation.json"}</w:instrText>
      </w:r>
      <w:r w:rsidRPr="005D2C9C">
        <w:rPr>
          <w:rFonts w:ascii="Arial Narrow" w:hAnsi="Arial Narrow" w:cs="Times New Roman"/>
          <w:sz w:val="20"/>
          <w:szCs w:val="20"/>
        </w:rPr>
        <w:fldChar w:fldCharType="separate"/>
      </w:r>
      <w:r w:rsidRPr="005D2C9C">
        <w:rPr>
          <w:rFonts w:ascii="Arial Narrow" w:hAnsi="Arial Narrow" w:cs="Times New Roman"/>
          <w:noProof/>
          <w:sz w:val="20"/>
          <w:szCs w:val="20"/>
        </w:rPr>
        <w:t>(</w:t>
      </w:r>
      <w:proofErr w:type="spellStart"/>
      <w:r w:rsidRPr="005D2C9C">
        <w:rPr>
          <w:rFonts w:ascii="Arial Narrow" w:hAnsi="Arial Narrow" w:cs="Times New Roman"/>
          <w:noProof/>
          <w:sz w:val="20"/>
          <w:szCs w:val="20"/>
        </w:rPr>
        <w:t>Kurniantyo</w:t>
      </w:r>
      <w:proofErr w:type="spellEnd"/>
      <w:r w:rsidRPr="005D2C9C">
        <w:rPr>
          <w:rFonts w:ascii="Arial Narrow" w:hAnsi="Arial Narrow" w:cs="Times New Roman"/>
          <w:noProof/>
          <w:sz w:val="20"/>
          <w:szCs w:val="20"/>
        </w:rPr>
        <w:t xml:space="preserve"> 2015)</w:t>
      </w:r>
      <w:r w:rsidRPr="005D2C9C">
        <w:rPr>
          <w:rFonts w:ascii="Arial Narrow" w:hAnsi="Arial Narrow" w:cs="Times New Roman"/>
          <w:sz w:val="20"/>
          <w:szCs w:val="20"/>
        </w:rPr>
        <w:fldChar w:fldCharType="end"/>
      </w:r>
    </w:p>
    <w:p w:rsidR="00BF7804" w:rsidRPr="005D2C9C" w:rsidRDefault="00BF7804" w:rsidP="00BF7804">
      <w:pPr>
        <w:jc w:val="both"/>
        <w:rPr>
          <w:rFonts w:ascii="Arial Narrow" w:hAnsi="Arial Narrow" w:cs="Times New Roman"/>
          <w:sz w:val="20"/>
          <w:szCs w:val="20"/>
        </w:rPr>
      </w:pPr>
      <w:r w:rsidRPr="005D2C9C">
        <w:rPr>
          <w:rFonts w:ascii="Arial Narrow" w:hAnsi="Arial Narrow" w:cs="Times New Roman"/>
          <w:sz w:val="20"/>
          <w:szCs w:val="20"/>
        </w:rPr>
        <w:tab/>
      </w:r>
      <w:proofErr w:type="spellStart"/>
      <w:proofErr w:type="gramStart"/>
      <w:r w:rsidRPr="005D2C9C">
        <w:rPr>
          <w:rFonts w:ascii="Arial Narrow" w:hAnsi="Arial Narrow" w:cs="Times New Roman"/>
          <w:sz w:val="20"/>
          <w:szCs w:val="20"/>
        </w:rPr>
        <w:t>Untu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ndapat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ubu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yang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h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ak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iperlukanny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beberap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upay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yang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rlu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it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laku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agar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p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nghasil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ol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hidup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h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bag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ir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it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ndiri.Sala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atuny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eng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ekni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yang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inama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Food Combining.</w:t>
      </w:r>
      <w:proofErr w:type="gram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r w:rsidRPr="005D2C9C">
        <w:rPr>
          <w:rFonts w:ascii="Arial Narrow" w:hAnsi="Arial Narrow" w:cs="Times New Roman"/>
          <w:sz w:val="20"/>
          <w:szCs w:val="20"/>
        </w:rPr>
        <w:fldChar w:fldCharType="begin" w:fldLock="1"/>
      </w:r>
      <w:r w:rsidRPr="005D2C9C">
        <w:rPr>
          <w:rFonts w:ascii="Arial Narrow" w:hAnsi="Arial Narrow" w:cs="Times New Roman"/>
          <w:sz w:val="20"/>
          <w:szCs w:val="20"/>
        </w:rPr>
        <w:instrText>ADDIN CSL_CITATION {"citationItems":[{"id":"ITEM-1","itemData":{"author":[{"dropping-particle":"","family":"Rina","given":"Nofha","non-dropping-particle":"","parse-names":false,"suffix":""}],"container-title":"Jurnal Peningkatan Pola Hidup Sehat","id":"ITEM-1","issued":{"date-parts":[["2015"]]},"page":"28","title":"Peningkatan Pola Hidup Sehat Melalui Food Combining Di Ranah Komunikasi Kesehatan","type":"article-journal","volume":"1"},"uris":["http://www.mendeley.com/documents/?uuid=55307603-59d1-4e7e-99a9-1f7e1c4ee153"]}],"mendeley":{"formattedCitation":"(Rina 2015)","plainTextFormattedCitation":"(Rina 2015)","previouslyFormattedCitation":"(Rina 2015)"},"properties":{"noteIndex":0},"schema":"https://github.com/citation-style-language/schema/raw/master/csl-citation.json"}</w:instrText>
      </w:r>
      <w:r w:rsidRPr="005D2C9C">
        <w:rPr>
          <w:rFonts w:ascii="Arial Narrow" w:hAnsi="Arial Narrow" w:cs="Times New Roman"/>
          <w:sz w:val="20"/>
          <w:szCs w:val="20"/>
        </w:rPr>
        <w:fldChar w:fldCharType="separate"/>
      </w:r>
      <w:r w:rsidRPr="005D2C9C">
        <w:rPr>
          <w:rFonts w:ascii="Arial Narrow" w:hAnsi="Arial Narrow" w:cs="Times New Roman"/>
          <w:noProof/>
          <w:sz w:val="20"/>
          <w:szCs w:val="20"/>
        </w:rPr>
        <w:t>(Rina 2015)</w:t>
      </w:r>
      <w:r w:rsidRPr="005D2C9C">
        <w:rPr>
          <w:rFonts w:ascii="Arial Narrow" w:hAnsi="Arial Narrow" w:cs="Times New Roman"/>
          <w:sz w:val="20"/>
          <w:szCs w:val="20"/>
        </w:rPr>
        <w:fldChar w:fldCharType="end"/>
      </w:r>
    </w:p>
    <w:p w:rsidR="00BF7804" w:rsidRPr="005D2C9C" w:rsidRDefault="00BF7804" w:rsidP="00BF7804">
      <w:pPr>
        <w:jc w:val="both"/>
        <w:rPr>
          <w:rFonts w:ascii="Arial Narrow" w:hAnsi="Arial Narrow" w:cs="Times New Roman"/>
          <w:sz w:val="20"/>
          <w:szCs w:val="20"/>
        </w:rPr>
      </w:pPr>
      <w:r w:rsidRPr="005D2C9C">
        <w:rPr>
          <w:rFonts w:ascii="Arial Narrow" w:hAnsi="Arial Narrow" w:cs="Times New Roman"/>
          <w:sz w:val="20"/>
          <w:szCs w:val="20"/>
        </w:rPr>
        <w:tab/>
      </w:r>
      <w:proofErr w:type="spellStart"/>
      <w:proofErr w:type="gramStart"/>
      <w:r w:rsidRPr="005D2C9C">
        <w:rPr>
          <w:rFonts w:ascii="Arial Narrow" w:hAnsi="Arial Narrow" w:cs="Times New Roman"/>
          <w:sz w:val="20"/>
          <w:szCs w:val="20"/>
        </w:rPr>
        <w:t>Aktivitas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fisi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p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ningkat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sehat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ncega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imbulny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nyaki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ermasu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nyaki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jantung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diabetes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ipe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2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osteoporosis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bentu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anker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obesitas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ceder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>.</w:t>
      </w:r>
      <w:proofErr w:type="gram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proofErr w:type="gramStart"/>
      <w:r w:rsidRPr="005D2C9C">
        <w:rPr>
          <w:rFonts w:ascii="Arial Narrow" w:hAnsi="Arial Narrow" w:cs="Times New Roman"/>
          <w:sz w:val="20"/>
          <w:szCs w:val="20"/>
        </w:rPr>
        <w:t>Partisipas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lam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aktivitas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fisi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jug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ikenal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untu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ngurang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epres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tres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cemas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ningkat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percaya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ir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ingk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energ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ualitas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idur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mampu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untu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berkonsentras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>.</w:t>
      </w:r>
      <w:proofErr w:type="gram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r w:rsidRPr="005D2C9C">
        <w:rPr>
          <w:rFonts w:ascii="Arial Narrow" w:hAnsi="Arial Narrow" w:cs="Times New Roman"/>
          <w:sz w:val="20"/>
          <w:szCs w:val="20"/>
        </w:rPr>
        <w:fldChar w:fldCharType="begin" w:fldLock="1"/>
      </w:r>
      <w:r w:rsidRPr="005D2C9C">
        <w:rPr>
          <w:rFonts w:ascii="Arial Narrow" w:hAnsi="Arial Narrow" w:cs="Times New Roman"/>
          <w:sz w:val="20"/>
          <w:szCs w:val="20"/>
        </w:rPr>
        <w:instrText>ADDIN CSL_CITATION {"citationItems":[{"id":"ITEM-1","itemData":{"author":[{"dropping-particle":"","family":"Yudik Prasetyo","given":"","non-dropping-particle":"","parse-names":false,"suffix":""}],"container-title":"Jurnal Pentingnya Kesadaran Masyarakat dalam Berolahraga untuk Peningkatan Kesehatan","id":"ITEM-1","issued":{"date-parts":[["2013"]]},"page":"221","title":"KESADARAN MASYARAKAT BEROLAHRAGA UNTUK PENINGKATAN KESEHATAN DAN PEMBANGUNAN NASIONAL","type":"article-journal","volume":"1"},"uris":["http://www.mendeley.com/documents/?uuid=faf18f70-de20-48d7-94b0-61c7173165cf"]}],"mendeley":{"formattedCitation":"(Yudik Prasetyo 2013)","plainTextFormattedCitation":"(Yudik Prasetyo 2013)","previouslyFormattedCitation":"(Yudik Prasetyo 2013)"},"properties":{"noteIndex":0},"schema":"https://github.com/citation-style-language/schema/raw/master/csl-citation.json"}</w:instrText>
      </w:r>
      <w:r w:rsidRPr="005D2C9C">
        <w:rPr>
          <w:rFonts w:ascii="Arial Narrow" w:hAnsi="Arial Narrow" w:cs="Times New Roman"/>
          <w:sz w:val="20"/>
          <w:szCs w:val="20"/>
        </w:rPr>
        <w:fldChar w:fldCharType="separate"/>
      </w:r>
      <w:r w:rsidRPr="005D2C9C">
        <w:rPr>
          <w:rFonts w:ascii="Arial Narrow" w:hAnsi="Arial Narrow" w:cs="Times New Roman"/>
          <w:noProof/>
          <w:sz w:val="20"/>
          <w:szCs w:val="20"/>
        </w:rPr>
        <w:t>(Yudik Prasetyo 2013)</w:t>
      </w:r>
      <w:r w:rsidRPr="005D2C9C">
        <w:rPr>
          <w:rFonts w:ascii="Arial Narrow" w:hAnsi="Arial Narrow" w:cs="Times New Roman"/>
          <w:sz w:val="20"/>
          <w:szCs w:val="20"/>
        </w:rPr>
        <w:fldChar w:fldCharType="end"/>
      </w:r>
    </w:p>
    <w:p w:rsidR="00BF7804" w:rsidRPr="005D2C9C" w:rsidRDefault="00BF7804" w:rsidP="00BF7804">
      <w:pPr>
        <w:jc w:val="both"/>
        <w:rPr>
          <w:rFonts w:ascii="Arial Narrow" w:hAnsi="Arial Narrow" w:cs="Times New Roman"/>
          <w:sz w:val="20"/>
          <w:szCs w:val="20"/>
        </w:rPr>
      </w:pPr>
      <w:r w:rsidRPr="005D2C9C">
        <w:rPr>
          <w:rFonts w:ascii="Arial Narrow" w:hAnsi="Arial Narrow" w:cs="Times New Roman"/>
          <w:sz w:val="20"/>
          <w:szCs w:val="20"/>
        </w:rPr>
        <w:tab/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Coronavirus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(COVID-19)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adala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nyaki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nular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yang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isebab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ole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coronavirus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vers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baru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yang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itemu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ad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akhir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2019 lalu.4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bagi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besar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ganggu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yang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ialam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ole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individu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yang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erinfeks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virus COVID-19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a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ngalam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nyaki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rnapas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ring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hingg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dang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mbu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anp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merlu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rawat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husus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>.</w:t>
      </w:r>
      <w:r w:rsidRPr="005D2C9C">
        <w:rPr>
          <w:rFonts w:ascii="Arial Narrow" w:hAnsi="Arial Narrow" w:cs="Times New Roman"/>
          <w:sz w:val="20"/>
          <w:szCs w:val="20"/>
        </w:rPr>
        <w:fldChar w:fldCharType="begin" w:fldLock="1"/>
      </w:r>
      <w:r w:rsidRPr="005D2C9C">
        <w:rPr>
          <w:rFonts w:ascii="Arial Narrow" w:hAnsi="Arial Narrow" w:cs="Times New Roman"/>
          <w:sz w:val="20"/>
          <w:szCs w:val="20"/>
        </w:rPr>
        <w:instrText>ADDIN CSL_CITATION {"citationItems":[{"id":"ITEM-1","itemData":{"author":[{"dropping-particle":"","family":"Tarigan","given":"Amira Permatasari","non-dropping-particle":"","parse-names":false,"suffix":""},{"dropping-particle":"","family":"Zaini","given":"Jamal","non-dropping-particle":"","parse-names":false,"suffix":""},{"dropping-particle":"","family":"Raharjo","given":"Farih","non-dropping-particle":"","parse-names":false,"suffix":""}],"container-title":"Jurnal Respirologi","id":"ITEM-1","issued":{"date-parts":[["2020"]]},"page":"119","title":"Penyakit Virus Corona 2019","type":"article-journal","volume":"40"},"uris":["http://www.mendeley.com/documents/?uuid=a9a2dd93-163a-4d21-b756-456e0f0ce7a0"]}],"mendeley":{"formattedCitation":"(Tarigan, Zaini, and Raharjo 2020)","plainTextFormattedCitation":"(Tarigan, Zaini, and Raharjo 2020)","previouslyFormattedCitation":"(Tarigan, Zaini, and Raharjo 2020)"},"properties":{"noteIndex":0},"schema":"https://github.com/citation-style-language/schema/raw/master/csl-citation.json"}</w:instrText>
      </w:r>
      <w:r w:rsidRPr="005D2C9C">
        <w:rPr>
          <w:rFonts w:ascii="Arial Narrow" w:hAnsi="Arial Narrow" w:cs="Times New Roman"/>
          <w:sz w:val="20"/>
          <w:szCs w:val="20"/>
        </w:rPr>
        <w:fldChar w:fldCharType="separate"/>
      </w:r>
      <w:r w:rsidRPr="005D2C9C">
        <w:rPr>
          <w:rFonts w:ascii="Arial Narrow" w:hAnsi="Arial Narrow" w:cs="Times New Roman"/>
          <w:noProof/>
          <w:sz w:val="20"/>
          <w:szCs w:val="20"/>
        </w:rPr>
        <w:t>(</w:t>
      </w:r>
      <w:proofErr w:type="spellStart"/>
      <w:r w:rsidRPr="005D2C9C">
        <w:rPr>
          <w:rFonts w:ascii="Arial Narrow" w:hAnsi="Arial Narrow" w:cs="Times New Roman"/>
          <w:noProof/>
          <w:sz w:val="20"/>
          <w:szCs w:val="20"/>
        </w:rPr>
        <w:t>Tarigan</w:t>
      </w:r>
      <w:proofErr w:type="spellEnd"/>
      <w:r w:rsidRPr="005D2C9C">
        <w:rPr>
          <w:rFonts w:ascii="Arial Narrow" w:hAnsi="Arial Narrow" w:cs="Times New Roman"/>
          <w:noProof/>
          <w:sz w:val="20"/>
          <w:szCs w:val="20"/>
        </w:rPr>
        <w:t>, Zaini, and Raharjo 2020)</w:t>
      </w:r>
      <w:r w:rsidRPr="005D2C9C">
        <w:rPr>
          <w:rFonts w:ascii="Arial Narrow" w:hAnsi="Arial Narrow" w:cs="Times New Roman"/>
          <w:sz w:val="20"/>
          <w:szCs w:val="20"/>
        </w:rPr>
        <w:fldChar w:fldCharType="end"/>
      </w:r>
    </w:p>
    <w:p w:rsidR="00BF7804" w:rsidRPr="005D2C9C" w:rsidRDefault="00BF7804" w:rsidP="00BF7804">
      <w:pPr>
        <w:jc w:val="both"/>
        <w:rPr>
          <w:rFonts w:ascii="Arial Narrow" w:hAnsi="Arial Narrow" w:cs="Times New Roman"/>
          <w:sz w:val="20"/>
          <w:szCs w:val="20"/>
        </w:rPr>
      </w:pPr>
      <w:r w:rsidRPr="005D2C9C">
        <w:rPr>
          <w:rFonts w:ascii="Arial Narrow" w:hAnsi="Arial Narrow" w:cs="Times New Roman"/>
          <w:sz w:val="20"/>
          <w:szCs w:val="20"/>
        </w:rPr>
        <w:tab/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sadar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a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risiko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untu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mbu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rubah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rilaku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asyarak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adala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unsur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utam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untu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ningkat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sehat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individu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status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sehat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asyarak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agar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erhindar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r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COVID-19.</w:t>
      </w:r>
      <w:r w:rsidRPr="005D2C9C">
        <w:rPr>
          <w:rFonts w:ascii="Arial Narrow" w:hAnsi="Arial Narrow" w:cs="Times New Roman"/>
          <w:sz w:val="20"/>
          <w:szCs w:val="20"/>
        </w:rPr>
        <w:fldChar w:fldCharType="begin" w:fldLock="1"/>
      </w:r>
      <w:r w:rsidRPr="005D2C9C">
        <w:rPr>
          <w:rFonts w:ascii="Arial Narrow" w:hAnsi="Arial Narrow" w:cs="Times New Roman"/>
          <w:sz w:val="20"/>
          <w:szCs w:val="20"/>
        </w:rPr>
        <w:instrText>ADDIN CSL_CITATION {"citationItems":[{"id":"ITEM-1","itemData":{"author":[{"dropping-particle":"","family":"Sampurno","given":"Muchammad Bayu Tejo","non-dropping-particle":"","parse-names":false,"suffix":""},{"dropping-particle":"","family":"Kusumandyoko","given":"Tri Cahyo","non-dropping-particle":"","parse-names":false,"suffix":""},{"dropping-particle":"","family":"Islam","given":"Muh Ariffudin","non-dropping-particle":"","parse-names":false,"suffix":""}],"container-title":"Jurnal Sosial dan Budaya","id":"ITEM-1","issued":{"date-parts":[["2020"]]},"page":"531","title":"Budaya Media Sosial, Edukasi Masyarakat dan Pandemi COVID-19","type":"article-journal","volume":"7"},"uris":["http://www.mendeley.com/documents/?uuid=605dddff-3892-48c5-968d-ab36e6d03d45"]}],"mendeley":{"formattedCitation":"(Sampurno, Kusumandyoko, and Islam 2020)","plainTextFormattedCitation":"(Sampurno, Kusumandyoko, and Islam 2020)","previouslyFormattedCitation":"(Sampurno, Kusumandyoko, and Islam 2020)"},"properties":{"noteIndex":0},"schema":"https://github.com/citation-style-language/schema/raw/master/csl-citation.json"}</w:instrText>
      </w:r>
      <w:r w:rsidRPr="005D2C9C">
        <w:rPr>
          <w:rFonts w:ascii="Arial Narrow" w:hAnsi="Arial Narrow" w:cs="Times New Roman"/>
          <w:sz w:val="20"/>
          <w:szCs w:val="20"/>
        </w:rPr>
        <w:fldChar w:fldCharType="separate"/>
      </w:r>
      <w:r w:rsidRPr="005D2C9C">
        <w:rPr>
          <w:rFonts w:ascii="Arial Narrow" w:hAnsi="Arial Narrow" w:cs="Times New Roman"/>
          <w:noProof/>
          <w:sz w:val="20"/>
          <w:szCs w:val="20"/>
        </w:rPr>
        <w:t>(</w:t>
      </w:r>
      <w:proofErr w:type="spellStart"/>
      <w:r w:rsidRPr="005D2C9C">
        <w:rPr>
          <w:rFonts w:ascii="Arial Narrow" w:hAnsi="Arial Narrow" w:cs="Times New Roman"/>
          <w:noProof/>
          <w:sz w:val="20"/>
          <w:szCs w:val="20"/>
        </w:rPr>
        <w:t>Sampurno</w:t>
      </w:r>
      <w:proofErr w:type="spellEnd"/>
      <w:r w:rsidRPr="005D2C9C">
        <w:rPr>
          <w:rFonts w:ascii="Arial Narrow" w:hAnsi="Arial Narrow" w:cs="Times New Roman"/>
          <w:noProof/>
          <w:sz w:val="20"/>
          <w:szCs w:val="20"/>
        </w:rPr>
        <w:t>, Kusumandyoko, and Islam 2020)</w:t>
      </w:r>
      <w:r w:rsidRPr="005D2C9C">
        <w:rPr>
          <w:rFonts w:ascii="Arial Narrow" w:hAnsi="Arial Narrow" w:cs="Times New Roman"/>
          <w:sz w:val="20"/>
          <w:szCs w:val="20"/>
        </w:rPr>
        <w:fldChar w:fldCharType="end"/>
      </w:r>
    </w:p>
    <w:p w:rsidR="00BF7804" w:rsidRPr="005D2C9C" w:rsidRDefault="00BF7804" w:rsidP="00BF7804">
      <w:pPr>
        <w:jc w:val="both"/>
        <w:rPr>
          <w:rFonts w:ascii="Arial Narrow" w:hAnsi="Arial Narrow" w:cs="Times New Roman"/>
          <w:sz w:val="20"/>
          <w:szCs w:val="20"/>
        </w:rPr>
      </w:pPr>
      <w:r w:rsidRPr="005D2C9C">
        <w:rPr>
          <w:rFonts w:ascii="Arial Narrow" w:hAnsi="Arial Narrow" w:cs="Times New Roman"/>
          <w:sz w:val="20"/>
          <w:szCs w:val="20"/>
        </w:rPr>
        <w:tab/>
        <w:t xml:space="preserve">Cara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mbiasa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ol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hidup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h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ad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as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andem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covid-19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pert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a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in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p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ilaku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eng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laku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aktivitas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fisik</w:t>
      </w:r>
      <w:proofErr w:type="gramStart"/>
      <w:r w:rsidRPr="005D2C9C">
        <w:rPr>
          <w:rFonts w:ascii="Arial Narrow" w:hAnsi="Arial Narrow" w:cs="Times New Roman"/>
          <w:sz w:val="20"/>
          <w:szCs w:val="20"/>
        </w:rPr>
        <w:t>,konsumsi</w:t>
      </w:r>
      <w:proofErr w:type="spellEnd"/>
      <w:proofErr w:type="gram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akan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bergiz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ayuran,d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buah-buah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.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biasa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hidup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bersi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p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iawal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eng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giat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derhan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pert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ncuc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ang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belum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a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nyikat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gig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mbersih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tela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buang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air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kecil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and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mbuang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ampa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i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tempatnya</w:t>
      </w:r>
      <w:proofErr w:type="gramStart"/>
      <w:r w:rsidRPr="005D2C9C">
        <w:rPr>
          <w:rFonts w:ascii="Arial Narrow" w:hAnsi="Arial Narrow" w:cs="Times New Roman"/>
          <w:sz w:val="20"/>
          <w:szCs w:val="20"/>
        </w:rPr>
        <w:t>,membatasi</w:t>
      </w:r>
      <w:proofErr w:type="spellEnd"/>
      <w:proofErr w:type="gram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engguna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plastik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menggunak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air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bersih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,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dan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 </w:t>
      </w:r>
      <w:proofErr w:type="spellStart"/>
      <w:r w:rsidRPr="005D2C9C">
        <w:rPr>
          <w:rFonts w:ascii="Arial Narrow" w:hAnsi="Arial Narrow" w:cs="Times New Roman"/>
          <w:sz w:val="20"/>
          <w:szCs w:val="20"/>
        </w:rPr>
        <w:t>sebagainya</w:t>
      </w:r>
      <w:proofErr w:type="spellEnd"/>
      <w:r w:rsidRPr="005D2C9C">
        <w:rPr>
          <w:rFonts w:ascii="Arial Narrow" w:hAnsi="Arial Narrow" w:cs="Times New Roman"/>
          <w:sz w:val="20"/>
          <w:szCs w:val="20"/>
        </w:rPr>
        <w:t xml:space="preserve">. </w:t>
      </w:r>
      <w:r w:rsidRPr="005D2C9C">
        <w:rPr>
          <w:rFonts w:ascii="Arial Narrow" w:hAnsi="Arial Narrow" w:cs="Times New Roman"/>
          <w:sz w:val="20"/>
          <w:szCs w:val="20"/>
        </w:rPr>
        <w:fldChar w:fldCharType="begin" w:fldLock="1"/>
      </w:r>
      <w:r w:rsidRPr="005D2C9C">
        <w:rPr>
          <w:rFonts w:ascii="Arial Narrow" w:hAnsi="Arial Narrow" w:cs="Times New Roman"/>
          <w:sz w:val="20"/>
          <w:szCs w:val="20"/>
        </w:rPr>
        <w:instrText>ADDIN CSL_CITATION {"citationItems":[{"id":"ITEM-1","itemData":{"author":[{"dropping-particle":"","family":"Hana Ika Safitri","given":"","non-dropping-particle":"","parse-names":false,"suffix":""}],"container-title":"Jurnal Obsesi : Jurnal Pendidikan Anak Usia Dini","id":"ITEM-1","issued":{"date-parts":[["2020"]]},"page":"387","title":"Membiasakan Pola Hidup Sehat dan Bersih pada Anak Usia Dini Selama Pandemi Covid-19","type":"article-journal","volume":"5"},"uris":["http://www.mendeley.com/documents/?uuid=d784cee2-eb9b-4573-bb8f-4e0173cde53e"]}],"mendeley":{"formattedCitation":"(Hana Ika Safitri 2020)","plainTextFormattedCitation":"(Hana Ika Safitri 2020)"},"properties":{"noteIndex":0},"schema":"https://github.com/citation-style-language/schema/raw/master/csl-citation.json"}</w:instrText>
      </w:r>
      <w:r w:rsidRPr="005D2C9C">
        <w:rPr>
          <w:rFonts w:ascii="Arial Narrow" w:hAnsi="Arial Narrow" w:cs="Times New Roman"/>
          <w:sz w:val="20"/>
          <w:szCs w:val="20"/>
        </w:rPr>
        <w:fldChar w:fldCharType="separate"/>
      </w:r>
      <w:r w:rsidRPr="005D2C9C">
        <w:rPr>
          <w:rFonts w:ascii="Arial Narrow" w:hAnsi="Arial Narrow" w:cs="Times New Roman"/>
          <w:noProof/>
          <w:sz w:val="20"/>
          <w:szCs w:val="20"/>
        </w:rPr>
        <w:t>(Hana Ika Safitri 2020)</w:t>
      </w:r>
      <w:r w:rsidRPr="005D2C9C">
        <w:rPr>
          <w:rFonts w:ascii="Arial Narrow" w:hAnsi="Arial Narrow" w:cs="Times New Roman"/>
          <w:sz w:val="20"/>
          <w:szCs w:val="20"/>
        </w:rPr>
        <w:fldChar w:fldCharType="end"/>
      </w:r>
    </w:p>
    <w:p w:rsidR="00BF7804" w:rsidRDefault="00BF7804" w:rsidP="00BF7804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BF7804" w:rsidRDefault="00BF7804" w:rsidP="00BF780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BF7804" w:rsidRDefault="00BF7804" w:rsidP="00BF780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BF7804" w:rsidRDefault="00BF7804" w:rsidP="00BF7804">
      <w:pPr>
        <w:jc w:val="both"/>
        <w:rPr>
          <w:rFonts w:ascii="Times New Roman" w:hAnsi="Times New Roman" w:cs="Times New Roman"/>
          <w:sz w:val="24"/>
          <w:szCs w:val="24"/>
        </w:rPr>
      </w:pPr>
    </w:p>
    <w:p w:rsidR="00BF7804" w:rsidRDefault="00BF7804" w:rsidP="00BF78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sz w:val="24"/>
          <w:szCs w:val="24"/>
        </w:rPr>
      </w:pPr>
    </w:p>
    <w:p w:rsidR="00BF7804" w:rsidRPr="00255A7B" w:rsidRDefault="00BF7804" w:rsidP="00BF7804">
      <w:pPr>
        <w:widowControl w:val="0"/>
        <w:autoSpaceDE w:val="0"/>
        <w:autoSpaceDN w:val="0"/>
        <w:adjustRightInd w:val="0"/>
        <w:spacing w:line="240" w:lineRule="auto"/>
        <w:ind w:left="480" w:hanging="48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255A7B">
        <w:rPr>
          <w:rFonts w:ascii="Times New Roman" w:hAnsi="Times New Roman" w:cs="Times New Roman"/>
          <w:b/>
          <w:bCs/>
          <w:sz w:val="24"/>
          <w:szCs w:val="24"/>
        </w:rPr>
        <w:t>Daftar</w:t>
      </w:r>
      <w:proofErr w:type="spellEnd"/>
      <w:r w:rsidRPr="00255A7B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255A7B">
        <w:rPr>
          <w:rFonts w:ascii="Times New Roman" w:hAnsi="Times New Roman" w:cs="Times New Roman"/>
          <w:b/>
          <w:bCs/>
          <w:sz w:val="24"/>
          <w:szCs w:val="24"/>
        </w:rPr>
        <w:t>Pustaka</w:t>
      </w:r>
      <w:proofErr w:type="spellEnd"/>
    </w:p>
    <w:p w:rsidR="00BF7804" w:rsidRDefault="00BF7804" w:rsidP="00BF7804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sz w:val="24"/>
          <w:szCs w:val="24"/>
        </w:rPr>
      </w:pPr>
    </w:p>
    <w:p w:rsidR="00BF7804" w:rsidRDefault="00BF7804" w:rsidP="00BF7804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fldChar w:fldCharType="begin" w:fldLock="1"/>
      </w:r>
      <w:r w:rsidRPr="00255A7B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Adisty Wismani Putri, Budhi Wibhawa, &amp;. Arie Surya Gutama. 2015. “KESEHATAN MENTAL MASYARAKAT INDONESIA (PENGETAHUAN, DAN KETERBUKAAN MASYARAKAT TERHADAP GANGGUAN KESEHATAN MENTAL).” </w:t>
      </w:r>
      <w:r w:rsidRPr="00255A7B">
        <w:rPr>
          <w:rFonts w:ascii="Times New Roman" w:hAnsi="Times New Roman" w:cs="Times New Roman"/>
          <w:i/>
          <w:iCs/>
          <w:noProof/>
          <w:sz w:val="24"/>
          <w:szCs w:val="24"/>
        </w:rPr>
        <w:t>Jurnal Kesehatan Mental Masyarakat</w:t>
      </w: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 2:252.</w:t>
      </w:r>
    </w:p>
    <w:p w:rsidR="00BF7804" w:rsidRPr="00255A7B" w:rsidRDefault="00BF7804" w:rsidP="00BF7804">
      <w:pPr>
        <w:pStyle w:val="ListParagraph"/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F7804" w:rsidRDefault="00BF7804" w:rsidP="00BF7804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Adliyani, Zaraz Obella Nur. 2015. “PENGARUH PERILAKU INDIVIDU TERHADAP HIDUP SEHAT.” </w:t>
      </w:r>
      <w:r w:rsidRPr="00255A7B">
        <w:rPr>
          <w:rFonts w:ascii="Times New Roman" w:hAnsi="Times New Roman" w:cs="Times New Roman"/>
          <w:i/>
          <w:iCs/>
          <w:noProof/>
          <w:sz w:val="24"/>
          <w:szCs w:val="24"/>
        </w:rPr>
        <w:t>Jurnal Perilaku Kesehatan</w:t>
      </w: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 4:109.</w:t>
      </w:r>
    </w:p>
    <w:p w:rsidR="00BF7804" w:rsidRPr="00255A7B" w:rsidRDefault="00BF7804" w:rsidP="00BF7804">
      <w:pPr>
        <w:pStyle w:val="ListParagraph"/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F7804" w:rsidRDefault="00BF7804" w:rsidP="00BF7804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Hana Ika Safitri. 2020. “Membiasakan Pola Hidup Sehat Dan Bersih Pada Anak Usia Dini Selama Pandemi Covid-19.” </w:t>
      </w:r>
      <w:r w:rsidRPr="00255A7B">
        <w:rPr>
          <w:rFonts w:ascii="Times New Roman" w:hAnsi="Times New Roman" w:cs="Times New Roman"/>
          <w:i/>
          <w:iCs/>
          <w:noProof/>
          <w:sz w:val="24"/>
          <w:szCs w:val="24"/>
        </w:rPr>
        <w:t>Jurnal Obsesi : Jurnal Pendidikan Anak Usia Dini</w:t>
      </w: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 5:387.</w:t>
      </w:r>
    </w:p>
    <w:p w:rsidR="00BF7804" w:rsidRPr="00255A7B" w:rsidRDefault="00BF7804" w:rsidP="00BF7804">
      <w:pPr>
        <w:pStyle w:val="ListParagraph"/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F7804" w:rsidRDefault="00BF7804" w:rsidP="00BF7804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Kurniantyo, Firmianus Ganang Yudha. 2015. “HUBUNGAN ANTARA FASILITAS DAN KBM OLAHRAGA DENGAN PERILAKU HIDUP SEHAT MAHASISWA FKIP UNIVERSITAS KRISTEN SATYA WACANA SALATIGA.” </w:t>
      </w:r>
      <w:r w:rsidRPr="00255A7B">
        <w:rPr>
          <w:rFonts w:ascii="Times New Roman" w:hAnsi="Times New Roman" w:cs="Times New Roman"/>
          <w:i/>
          <w:iCs/>
          <w:noProof/>
          <w:sz w:val="24"/>
          <w:szCs w:val="24"/>
        </w:rPr>
        <w:t>Jurnal Pendidikan Jasmani Olahraga Kesehatan Dan Rekreasi</w:t>
      </w: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 4:1832.</w:t>
      </w:r>
    </w:p>
    <w:p w:rsidR="00BF7804" w:rsidRPr="00255A7B" w:rsidRDefault="00BF7804" w:rsidP="00BF7804">
      <w:pPr>
        <w:pStyle w:val="ListParagraph"/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F7804" w:rsidRDefault="00BF7804" w:rsidP="00BF7804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Rina, Nofha. 2015. “Peningkatan Pola Hidup Sehat Melalui Food Combining Di Ranah Komunikasi Kesehatan.” </w:t>
      </w:r>
      <w:r w:rsidRPr="00255A7B">
        <w:rPr>
          <w:rFonts w:ascii="Times New Roman" w:hAnsi="Times New Roman" w:cs="Times New Roman"/>
          <w:i/>
          <w:iCs/>
          <w:noProof/>
          <w:sz w:val="24"/>
          <w:szCs w:val="24"/>
        </w:rPr>
        <w:t>Jurnal Peningkatan Pola Hidup Sehat</w:t>
      </w: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 1:28.</w:t>
      </w:r>
    </w:p>
    <w:p w:rsidR="00BF7804" w:rsidRPr="00255A7B" w:rsidRDefault="00BF7804" w:rsidP="00BF7804">
      <w:pPr>
        <w:pStyle w:val="ListParagraph"/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F7804" w:rsidRDefault="00BF7804" w:rsidP="00BF7804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Sampurno, Muchammad Bayu Tejo, Tri Cahyo Kusumandyoko, and Muh Ariffudin Islam. 2020. “Budaya Media Sosial, Edukasi Masyarakat Dan Pandemi COVID-19.” </w:t>
      </w:r>
      <w:r w:rsidRPr="00255A7B">
        <w:rPr>
          <w:rFonts w:ascii="Times New Roman" w:hAnsi="Times New Roman" w:cs="Times New Roman"/>
          <w:i/>
          <w:iCs/>
          <w:noProof/>
          <w:sz w:val="24"/>
          <w:szCs w:val="24"/>
        </w:rPr>
        <w:t>Jurnal Sosial Dan Budaya</w:t>
      </w: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 7:531.</w:t>
      </w:r>
    </w:p>
    <w:p w:rsidR="00BF7804" w:rsidRPr="00255A7B" w:rsidRDefault="00BF7804" w:rsidP="00BF7804">
      <w:pPr>
        <w:pStyle w:val="ListParagraph"/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F7804" w:rsidRDefault="00BF7804" w:rsidP="00BF7804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Suharjana. 2012. “KEBIASAAN BERPERILAKU HIDUP SEHAT DAN NILAI-NILAI PENDIDIKAN KARAKTER.” </w:t>
      </w:r>
      <w:r w:rsidRPr="00255A7B">
        <w:rPr>
          <w:rFonts w:ascii="Times New Roman" w:hAnsi="Times New Roman" w:cs="Times New Roman"/>
          <w:i/>
          <w:iCs/>
          <w:noProof/>
          <w:sz w:val="24"/>
          <w:szCs w:val="24"/>
        </w:rPr>
        <w:t>Pendidikan Karakter</w:t>
      </w: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 II:190.</w:t>
      </w:r>
    </w:p>
    <w:p w:rsidR="00BF7804" w:rsidRPr="00255A7B" w:rsidRDefault="00BF7804" w:rsidP="00BF7804">
      <w:pPr>
        <w:pStyle w:val="ListParagraph"/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F7804" w:rsidRDefault="00BF7804" w:rsidP="00BF7804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Tarigan, Amira Permatasari, Jamal Zaini, and Farih Raharjo. 2020. “Penyakit Virus Corona 2019.” </w:t>
      </w:r>
      <w:r w:rsidRPr="00255A7B">
        <w:rPr>
          <w:rFonts w:ascii="Times New Roman" w:hAnsi="Times New Roman" w:cs="Times New Roman"/>
          <w:i/>
          <w:iCs/>
          <w:noProof/>
          <w:sz w:val="24"/>
          <w:szCs w:val="24"/>
        </w:rPr>
        <w:t>Jurnal Respirologi</w:t>
      </w: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 40:119.</w:t>
      </w:r>
    </w:p>
    <w:p w:rsidR="00BF7804" w:rsidRPr="00255A7B" w:rsidRDefault="00BF7804" w:rsidP="00BF7804">
      <w:pPr>
        <w:pStyle w:val="ListParagraph"/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F7804" w:rsidRDefault="00BF7804" w:rsidP="00BF7804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Utami, Reiza Suzan. 2009. “Perilaku Hidup Sehat Dan Status Kesehatan Fisik.” </w:t>
      </w:r>
      <w:r w:rsidRPr="00255A7B">
        <w:rPr>
          <w:rFonts w:ascii="Times New Roman" w:hAnsi="Times New Roman" w:cs="Times New Roman"/>
          <w:i/>
          <w:iCs/>
          <w:noProof/>
          <w:sz w:val="24"/>
          <w:szCs w:val="24"/>
        </w:rPr>
        <w:t>Jurnal Kesejahteraan Keluarga Dan Pendidikan</w:t>
      </w: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 1:61.</w:t>
      </w:r>
    </w:p>
    <w:p w:rsidR="00BF7804" w:rsidRPr="00255A7B" w:rsidRDefault="00BF7804" w:rsidP="00BF7804">
      <w:pPr>
        <w:pStyle w:val="ListParagraph"/>
        <w:widowControl w:val="0"/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:rsidR="00BF7804" w:rsidRPr="00255A7B" w:rsidRDefault="00BF7804" w:rsidP="00BF7804">
      <w:pPr>
        <w:pStyle w:val="ListParagraph"/>
        <w:widowControl w:val="0"/>
        <w:numPr>
          <w:ilvl w:val="0"/>
          <w:numId w:val="1"/>
        </w:numPr>
        <w:autoSpaceDE w:val="0"/>
        <w:autoSpaceDN w:val="0"/>
        <w:adjustRightInd w:val="0"/>
        <w:spacing w:line="240" w:lineRule="auto"/>
        <w:jc w:val="both"/>
        <w:rPr>
          <w:rFonts w:ascii="Times New Roman" w:hAnsi="Times New Roman" w:cs="Times New Roman"/>
          <w:noProof/>
          <w:sz w:val="24"/>
        </w:rPr>
      </w:pP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Yudik Prasetyo. 2013. “KESADARAN MASYARAKAT BEROLAHRAGA UNTUK PENINGKATAN KESEHATAN DAN PEMBANGUNAN NASIONAL.” </w:t>
      </w:r>
      <w:r w:rsidRPr="00255A7B">
        <w:rPr>
          <w:rFonts w:ascii="Times New Roman" w:hAnsi="Times New Roman" w:cs="Times New Roman"/>
          <w:i/>
          <w:iCs/>
          <w:noProof/>
          <w:sz w:val="24"/>
          <w:szCs w:val="24"/>
        </w:rPr>
        <w:t>Jurnal Pentingnya Kesadaran Masyarakat Dalam Berolahraga Untuk Peningkatan Kesehatan</w:t>
      </w:r>
      <w:r w:rsidRPr="00255A7B">
        <w:rPr>
          <w:rFonts w:ascii="Times New Roman" w:hAnsi="Times New Roman" w:cs="Times New Roman"/>
          <w:noProof/>
          <w:sz w:val="24"/>
          <w:szCs w:val="24"/>
        </w:rPr>
        <w:t xml:space="preserve"> 1:221.</w:t>
      </w:r>
    </w:p>
    <w:p w:rsidR="00BF7804" w:rsidRPr="00C96ED8" w:rsidRDefault="00BF7804" w:rsidP="00BF7804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:rsidR="00BF7804" w:rsidRDefault="00BF7804"/>
    <w:sectPr w:rsidR="00BF7804" w:rsidSect="00086A8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595930"/>
    <w:multiLevelType w:val="hybridMultilevel"/>
    <w:tmpl w:val="8690EAA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7"/>
  <w:proofState w:spelling="clean" w:grammar="clean"/>
  <w:defaultTabStop w:val="720"/>
  <w:characterSpacingControl w:val="doNotCompress"/>
  <w:compat/>
  <w:rsids>
    <w:rsidRoot w:val="00BF7804"/>
    <w:rsid w:val="00086A88"/>
    <w:rsid w:val="00BF780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F7804"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BF780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F7804"/>
    <w:rPr>
      <w:rFonts w:ascii="Tahoma" w:hAnsi="Tahoma" w:cs="Tahoma"/>
      <w:sz w:val="16"/>
      <w:szCs w:val="16"/>
    </w:rPr>
  </w:style>
  <w:style w:type="paragraph" w:styleId="ListParagraph">
    <w:name w:val="List Paragraph"/>
    <w:basedOn w:val="Normal"/>
    <w:uiPriority w:val="34"/>
    <w:qFormat/>
    <w:rsid w:val="00BF7804"/>
    <w:pPr>
      <w:ind w:left="720"/>
      <w:contextualSpacing/>
    </w:pPr>
    <w:rPr>
      <w:lang w:val="en-ID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11" Type="http://schemas.openxmlformats.org/officeDocument/2006/relationships/theme" Target="theme/theme1.xml"/><Relationship Id="rId5" Type="http://schemas.openxmlformats.org/officeDocument/2006/relationships/image" Target="media/image1.pn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microsoft.com/office/2007/relationships/hdphoto" Target="NUL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994</Words>
  <Characters>11370</Characters>
  <Application>Microsoft Office Word</Application>
  <DocSecurity>0</DocSecurity>
  <Lines>94</Lines>
  <Paragraphs>26</Paragraphs>
  <ScaleCrop>false</ScaleCrop>
  <Company/>
  <LinksUpToDate>false</LinksUpToDate>
  <CharactersWithSpaces>1333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osep</dc:creator>
  <cp:lastModifiedBy>yosep</cp:lastModifiedBy>
  <cp:revision>1</cp:revision>
  <dcterms:created xsi:type="dcterms:W3CDTF">2020-12-08T01:20:00Z</dcterms:created>
  <dcterms:modified xsi:type="dcterms:W3CDTF">2020-12-08T01:22:00Z</dcterms:modified>
</cp:coreProperties>
</file>